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i)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9C3DC6"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1BAB329C" w:rsidR="006F3331" w:rsidRDefault="00A4762D" w:rsidP="006F3331">
      <w:pPr>
        <w:spacing w:after="120"/>
      </w:pPr>
      <w:r>
        <w:t xml:space="preserve">Once you have clicked </w:t>
      </w:r>
      <w:r>
        <w:rPr>
          <w:b/>
          <w:bCs/>
        </w:rPr>
        <w:t>Import FASTA</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ng this operation.</w:t>
      </w:r>
    </w:p>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file.protdb).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uniprot-mouse.fasta”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8F9E023" w:rsidR="00EC5105" w:rsidRDefault="00EC5105" w:rsidP="00EC5105">
      <w:pPr>
        <w:keepNext/>
      </w:pPr>
      <w:r>
        <w:t xml:space="preserve">The </w:t>
      </w:r>
      <w:r>
        <w:rPr>
          <w:b/>
          <w:bCs/>
        </w:rPr>
        <w:t>Peptide Settings – Digestion</w:t>
      </w:r>
      <w:r>
        <w:t xml:space="preserve"> tab should now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t>Use measured retention times when present</w:t>
      </w:r>
      <w:r>
        <w:t>: Checking this option allows Skyline to use us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4C9104FB" w:rsidR="00CD2749" w:rsidRDefault="00CD2749" w:rsidP="00CD2749">
      <w:pPr>
        <w:keepNext/>
      </w:pPr>
      <w:r>
        <w:t xml:space="preserve">The </w:t>
      </w:r>
      <w:r w:rsidRPr="00CD2749">
        <w:rPr>
          <w:b/>
          <w:bCs/>
        </w:rPr>
        <w:t xml:space="preserve">Peptide Settings – </w:t>
      </w:r>
      <w:r>
        <w:rPr>
          <w:b/>
          <w:bCs/>
        </w:rPr>
        <w:t>Prediction</w:t>
      </w:r>
      <w:r>
        <w:t xml:space="preserve"> tab should now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 xml:space="preserve">“Cys,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4DEEFB38" w:rsidR="00954304" w:rsidRDefault="00050652" w:rsidP="00DF48FD">
      <w:pPr>
        <w:keepNext/>
      </w:pPr>
      <w:r>
        <w:t xml:space="preserve">The </w:t>
      </w:r>
      <w:r>
        <w:rPr>
          <w:b/>
          <w:bCs/>
        </w:rPr>
        <w:t>Peptide Settings - 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mzXML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r w:rsidRPr="006A6C29">
        <w:rPr>
          <w:rFonts w:asciiTheme="minorHAnsi" w:hAnsiTheme="minorHAnsi" w:cstheme="minorHAnsi"/>
          <w:b/>
          <w:bCs/>
          <w:lang w:val="en-GB"/>
        </w:rPr>
        <w:t>iRT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iRT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5097D7AD"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r w:rsidR="00C65C3F" w:rsidRPr="00C65C3F">
        <w:rPr>
          <w:rFonts w:asciiTheme="minorHAnsi" w:hAnsiTheme="minorHAnsi" w:cstheme="minorHAnsi"/>
          <w:lang w:val="en-GB"/>
        </w:rPr>
        <w:t>shotgun.blib</w:t>
      </w:r>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1D475A">
      <w:pPr>
        <w:spacing w:before="240"/>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262E1DEB"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moditications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08507175" w:rsidR="00C75AFF" w:rsidRDefault="00C235CD" w:rsidP="00C235CD">
      <w:pPr>
        <w:keepNext/>
        <w:spacing w:before="240"/>
        <w:rPr>
          <w:lang w:val="en-GB"/>
        </w:rPr>
      </w:pPr>
      <w:r>
        <w:rPr>
          <w:lang w:val="en-GB"/>
        </w:rPr>
        <w:t>T</w:t>
      </w:r>
      <w:r w:rsidR="001D475A" w:rsidRPr="001D475A">
        <w:rPr>
          <w:lang w:val="en-GB"/>
        </w:rPr>
        <w:t xml:space="preserve">he </w:t>
      </w:r>
      <w:r w:rsidR="001D475A" w:rsidRPr="00C235CD">
        <w:rPr>
          <w:b/>
          <w:bCs/>
          <w:lang w:val="en-GB"/>
        </w:rPr>
        <w:t>Modifications</w:t>
      </w:r>
      <w:r w:rsidR="001D475A" w:rsidRPr="001D475A">
        <w:rPr>
          <w:lang w:val="en-GB"/>
        </w:rPr>
        <w:t xml:space="preserve"> tab should </w:t>
      </w:r>
      <w:r>
        <w:rPr>
          <w:lang w:val="en-GB"/>
        </w:rPr>
        <w:t xml:space="preserve">now </w:t>
      </w:r>
      <w:r w:rsidR="001D475A" w:rsidRPr="001D475A">
        <w:rPr>
          <w:lang w:val="en-GB"/>
        </w:rPr>
        <w:t>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74B4CC35" w14:textId="77777777" w:rsidR="00C235CD" w:rsidRPr="00C65C3F" w:rsidRDefault="00C235CD" w:rsidP="001D475A">
      <w:pPr>
        <w:spacing w:before="240"/>
        <w:rPr>
          <w:lang w:val="en-GB"/>
        </w:rPr>
      </w:pP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D45587" w14:textId="77777777" w:rsidR="0019686F" w:rsidRDefault="0019686F" w:rsidP="00F726CD">
      <w:pPr>
        <w:spacing w:after="0" w:line="240" w:lineRule="auto"/>
      </w:pPr>
      <w:r>
        <w:separator/>
      </w:r>
    </w:p>
  </w:endnote>
  <w:endnote w:type="continuationSeparator" w:id="0">
    <w:p w14:paraId="72388111" w14:textId="77777777" w:rsidR="0019686F" w:rsidRDefault="0019686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C4446F" w14:textId="77777777" w:rsidR="0019686F" w:rsidRDefault="0019686F" w:rsidP="00F726CD">
      <w:pPr>
        <w:spacing w:after="0" w:line="240" w:lineRule="auto"/>
      </w:pPr>
      <w:r>
        <w:separator/>
      </w:r>
    </w:p>
  </w:footnote>
  <w:footnote w:type="continuationSeparator" w:id="0">
    <w:p w14:paraId="551CD153" w14:textId="77777777" w:rsidR="0019686F" w:rsidRDefault="0019686F"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28085498">
    <w:abstractNumId w:val="6"/>
  </w:num>
  <w:num w:numId="2" w16cid:durableId="817920264">
    <w:abstractNumId w:val="5"/>
  </w:num>
  <w:num w:numId="3" w16cid:durableId="303001707">
    <w:abstractNumId w:val="1"/>
  </w:num>
  <w:num w:numId="4" w16cid:durableId="10647606">
    <w:abstractNumId w:val="0"/>
  </w:num>
  <w:num w:numId="5" w16cid:durableId="1060009910">
    <w:abstractNumId w:val="2"/>
  </w:num>
  <w:num w:numId="6" w16cid:durableId="1916010536">
    <w:abstractNumId w:val="4"/>
  </w:num>
  <w:num w:numId="7" w16cid:durableId="509608538">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0D5"/>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15BC"/>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331"/>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40A"/>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6228"/>
    <w:rsid w:val="009863EA"/>
    <w:rsid w:val="00986433"/>
    <w:rsid w:val="00986825"/>
    <w:rsid w:val="0099294E"/>
    <w:rsid w:val="00994977"/>
    <w:rsid w:val="009968BE"/>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3DC6"/>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20A92"/>
    <w:rsid w:val="00C21BF0"/>
    <w:rsid w:val="00C235CD"/>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0731"/>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prm.url"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2046</Words>
  <Characters>1166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